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21204" w:rsidRDefault="003A446E" w:rsidP="00735236">
      <w:pPr>
        <w:pStyle w:val="MDPI12title"/>
        <w:rPr>
          <w:strike/>
          <w:lang w:val="en-GB"/>
          <w:rPrChange w:id="0" w:author="Janusz Kulon" w:date="2024-01-18T14:26:00Z">
            <w:rPr/>
          </w:rPrChange>
        </w:rPr>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3C27788E"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C213F2" w:rsidRPr="00621204">
        <w:rPr>
          <w:lang w:val="en-GB"/>
        </w:rPr>
        <w:t xml:space="preserve"> Janusz</w:t>
      </w:r>
      <w:r w:rsidR="00735819" w:rsidRPr="00621204">
        <w:rPr>
          <w:lang w:val="en-GB"/>
        </w:rPr>
        <w:t xml:space="preserve"> Kulon</w:t>
      </w:r>
      <w:r w:rsidR="00933E36">
        <w:rPr>
          <w:lang w:val="en-GB"/>
        </w:rPr>
        <w:t xml:space="preserve"> </w:t>
      </w:r>
      <w:proofErr w:type="gramStart"/>
      <w:r w:rsidR="000965BE" w:rsidRPr="00621204">
        <w:rPr>
          <w:vertAlign w:val="superscript"/>
          <w:lang w:val="en-GB"/>
        </w:rPr>
        <w:t>1</w:t>
      </w:r>
      <w:r w:rsidR="00933E36">
        <w:rPr>
          <w:vertAlign w:val="superscript"/>
          <w:lang w:val="en-GB"/>
        </w:rPr>
        <w:t xml:space="preserve"> </w:t>
      </w:r>
      <w:r w:rsidR="00A575AC" w:rsidRPr="00621204">
        <w:rPr>
          <w:lang w:val="en-GB"/>
        </w:rPr>
        <w:t>,</w:t>
      </w:r>
      <w:proofErr w:type="gramEnd"/>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21204" w:rsidRDefault="00897848" w:rsidP="00E93210">
      <w:pPr>
        <w:pStyle w:val="MDPI16affiliation"/>
        <w:rPr>
          <w:lang w:val="en-GB"/>
          <w:rPrChange w:id="1" w:author="Janusz Kulon" w:date="2024-01-18T12:44:00Z">
            <w:rPr/>
          </w:rPrChange>
        </w:rPr>
      </w:pPr>
      <w:r w:rsidRPr="00621204">
        <w:rPr>
          <w:vertAlign w:val="superscript"/>
          <w:lang w:val="en-GB"/>
          <w:rPrChange w:id="2" w:author="Janusz Kulon" w:date="2024-01-18T12:44:00Z">
            <w:rPr>
              <w:vertAlign w:val="superscript"/>
            </w:rPr>
          </w:rPrChange>
        </w:rPr>
        <w:t>1</w:t>
      </w:r>
      <w:r w:rsidR="00E93210" w:rsidRPr="00621204">
        <w:rPr>
          <w:lang w:val="en-GB"/>
          <w:rPrChange w:id="3" w:author="Janusz Kulon" w:date="2024-01-18T12:44:00Z">
            <w:rPr/>
          </w:rPrChange>
        </w:rPr>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21204">
        <w:rPr>
          <w:lang w:val="en-GB"/>
          <w:rPrChange w:id="4" w:author="Janusz Kulon" w:date="2024-01-18T12:44:00Z">
            <w:rPr/>
          </w:rPrChange>
        </w:rPr>
        <w:t xml:space="preserve"> </w:t>
      </w:r>
      <w:r w:rsidR="00BB5199" w:rsidRPr="00621204">
        <w:rPr>
          <w:lang w:val="en-GB"/>
          <w:rPrChange w:id="5" w:author="Janusz Kulon" w:date="2024-01-18T12:44:00Z">
            <w:rPr/>
          </w:rPrChange>
        </w:rPr>
        <w:t>30025293@southwales.ac.uk</w:t>
      </w:r>
      <w:r w:rsidR="00BB5199" w:rsidRPr="00621204">
        <w:rPr>
          <w:lang w:val="en-GB"/>
        </w:rPr>
        <w:t xml:space="preserve">; </w:t>
      </w:r>
      <w:r w:rsidR="00422435" w:rsidRPr="00621204">
        <w:rPr>
          <w:lang w:val="en-GB"/>
          <w:rPrChange w:id="6" w:author="Janusz Kulon" w:date="2024-01-18T12:44:00Z">
            <w:rPr/>
          </w:rPrChange>
        </w:rPr>
        <w:t>j.kulon@southwales.ac.uk</w:t>
      </w:r>
      <w:r w:rsidR="00422435" w:rsidRPr="00621204">
        <w:rPr>
          <w:lang w:val="en-GB"/>
        </w:rPr>
        <w:t>; shiny.verghese@southwales.ac.uk</w:t>
      </w:r>
    </w:p>
    <w:p w14:paraId="4EE0F943" w14:textId="336EC839" w:rsidR="003469A2" w:rsidRDefault="00E93210" w:rsidP="003469A2">
      <w:pPr>
        <w:pStyle w:val="MDPI16affiliation"/>
        <w:rPr>
          <w:lang w:val="en-GB"/>
        </w:rPr>
      </w:pPr>
      <w:r w:rsidRPr="00621204">
        <w:rPr>
          <w:vertAlign w:val="superscript"/>
          <w:lang w:val="en-GB"/>
          <w:rPrChange w:id="7" w:author="Janusz Kulon" w:date="2024-01-18T12:44:00Z">
            <w:rPr>
              <w:vertAlign w:val="superscript"/>
            </w:rPr>
          </w:rPrChange>
        </w:rPr>
        <w:t>2</w:t>
      </w:r>
      <w:r w:rsidRPr="00621204">
        <w:rPr>
          <w:lang w:val="en-GB"/>
          <w:rPrChange w:id="8" w:author="Janusz Kulon" w:date="2024-01-18T12:44:00Z">
            <w:rPr/>
          </w:rPrChange>
        </w:rPr>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proofErr w:type="gramStart"/>
      <w:r w:rsidR="00EE5BC4" w:rsidRPr="00621204">
        <w:rPr>
          <w:lang w:val="en-GB"/>
        </w:rPr>
        <w:t>UK</w:t>
      </w:r>
      <w:r w:rsidR="00EE5BC4">
        <w:rPr>
          <w:lang w:val="en-GB"/>
        </w:rPr>
        <w:t>;</w:t>
      </w:r>
      <w:proofErr w:type="gramEnd"/>
      <w:r w:rsidRPr="00621204">
        <w:rPr>
          <w:lang w:val="en-GB"/>
          <w:rPrChange w:id="9" w:author="Janusz Kulon" w:date="2024-01-18T12:44:00Z">
            <w:rPr/>
          </w:rPrChange>
        </w:rPr>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1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proofErr w:type="spellStart"/>
      <w:r w:rsidR="00EE5BC4" w:rsidRPr="0095269D">
        <w:rPr>
          <w:lang w:val="en-GB"/>
        </w:rPr>
        <w:t>o</w:t>
      </w:r>
      <w:proofErr w:type="spellEnd"/>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AC1134B"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To com</w:t>
      </w:r>
      <w:r w:rsidRPr="00621204">
        <w:rPr>
          <w:color w:val="auto"/>
          <w:lang w:val="en-GB"/>
        </w:rPr>
        <w:lastRenderedPageBreak/>
        <w:t xml:space="preserve">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4FD331C8"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assessments are subjective, with the detection of abnormalities dependent on visual inspection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699A116A" w:rsidR="00BF2689" w:rsidRPr="00621204" w:rsidRDefault="00BF2689" w:rsidP="00424DDD">
      <w:pPr>
        <w:pStyle w:val="MDPI31text"/>
        <w:rPr>
          <w:lang w:val="en-GB"/>
        </w:rPr>
      </w:pPr>
      <w:r w:rsidRPr="00621204">
        <w:rPr>
          <w:lang w:val="en-GB"/>
        </w:rPr>
        <w:t>The primary aim of this literature review study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507FA24B"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Pr>
          <w:lang w:val="en-GB"/>
        </w:rPr>
        <w:t xml:space="preserve">ar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5B94DEC8" w:rsidR="00A759D5" w:rsidRPr="00621204" w:rsidRDefault="00F2274C" w:rsidP="00A759D5">
      <w:pPr>
        <w:pStyle w:val="MDPI52figure"/>
        <w:rPr>
          <w:lang w:val="en-GB"/>
        </w:rPr>
      </w:pPr>
      <w:r>
        <w:rPr>
          <w:noProof/>
        </w:rPr>
        <w:drawing>
          <wp:inline distT="0" distB="0" distL="0" distR="0" wp14:anchorId="16AEFBC6" wp14:editId="157E9B5D">
            <wp:extent cx="6486525" cy="4972050"/>
            <wp:effectExtent l="19050" t="19050" r="9525" b="0"/>
            <wp:docPr id="1731450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822" t="-2615" r="-1562" b="-2396"/>
                    <a:stretch/>
                  </pic:blipFill>
                  <pic:spPr bwMode="auto">
                    <a:xfrm>
                      <a:off x="0" y="0"/>
                      <a:ext cx="6489313" cy="49741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Pr="00621204"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42E17314"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individuall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w:t>
      </w:r>
      <w:proofErr w:type="gramStart"/>
      <w:r w:rsidRPr="00621204">
        <w:rPr>
          <w:lang w:val="en-GB"/>
        </w:rPr>
        <w:t>the majority of</w:t>
      </w:r>
      <w:proofErr w:type="gramEnd"/>
      <w:r w:rsidRPr="00621204">
        <w:rPr>
          <w:lang w:val="en-GB"/>
        </w:rPr>
        <w:t xml:space="preserve">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54479D1D"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Pr>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4AB24425" w14:textId="77777777" w:rsidR="0006671A" w:rsidRDefault="0006671A" w:rsidP="007F5342">
      <w:pPr>
        <w:pStyle w:val="MDPI52figure"/>
        <w:rPr>
          <w:noProof/>
        </w:rPr>
      </w:pP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7951BCC6">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w:t>
      </w:r>
      <w:proofErr w:type="spellStart"/>
      <w:r w:rsidRPr="00621204">
        <w:rPr>
          <w:lang w:val="en-GB"/>
        </w:rPr>
        <w:t>PreCaTex</w:t>
      </w:r>
      <w:proofErr w:type="spellEnd"/>
      <w:r w:rsidRPr="00621204">
        <w:rPr>
          <w:lang w:val="en-GB"/>
        </w:rPr>
        <w:t xml:space="preserve">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5ED73831" w:rsidR="00785699" w:rsidRPr="00621204" w:rsidRDefault="00785699" w:rsidP="00785699">
      <w:pPr>
        <w:pStyle w:val="MDPI52figure"/>
        <w:rPr>
          <w:lang w:val="en-GB"/>
        </w:rPr>
      </w:pPr>
      <w:r w:rsidRPr="00621204">
        <w:rPr>
          <w:noProof/>
          <w:lang w:val="en-GB"/>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4E9C9378"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with haptic feedback</w:t>
      </w:r>
      <w:r w:rsidR="00765CFC">
        <w:rPr>
          <w:lang w:val="en-GB"/>
        </w:rPr>
        <w:t xml:space="preserve"> </w:t>
      </w:r>
      <w:r w:rsidR="00765CFC" w:rsidRPr="00564620">
        <w:rPr>
          <w:color w:val="FF0000"/>
          <w:lang w:val="en-GB"/>
        </w:rPr>
        <w:t>Reproduced with Permission</w:t>
      </w:r>
      <w:r w:rsidR="00D54255" w:rsidRPr="00621204">
        <w:rPr>
          <w:lang w:val="en-GB"/>
        </w:rPr>
        <w:t xml:space="preserve">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cushion</w:t>
      </w:r>
      <w:r w:rsidR="00A40047">
        <w:rPr>
          <w:lang w:val="en-GB"/>
        </w:rPr>
        <w:t xml:space="preserve">. </w:t>
      </w:r>
      <w:r w:rsidR="00A40047" w:rsidRPr="00564620">
        <w:rPr>
          <w:color w:val="FF0000"/>
          <w:lang w:val="en-GB"/>
        </w:rPr>
        <w:t>Reproduced with Permission</w:t>
      </w:r>
      <w:r w:rsidR="00A40047">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 xml:space="preserve">; </w:t>
      </w:r>
      <w:r w:rsidRPr="00621204">
        <w:rPr>
          <w:b/>
          <w:bCs/>
          <w:lang w:val="en-GB"/>
        </w:rPr>
        <w:t>(</w:t>
      </w:r>
      <w:r w:rsidR="00FD0DE0" w:rsidRPr="00621204">
        <w:rPr>
          <w:b/>
          <w:bCs/>
          <w:lang w:val="en-GB"/>
        </w:rPr>
        <w:t>c</w:t>
      </w:r>
      <w:r w:rsidRPr="00621204">
        <w:rPr>
          <w:b/>
          <w:bCs/>
          <w:lang w:val="en-GB"/>
        </w:rPr>
        <w:t>)</w:t>
      </w:r>
      <w:r w:rsidR="00FD0DE0" w:rsidRPr="00621204">
        <w:rPr>
          <w:lang w:val="en-GB"/>
        </w:rPr>
        <w:t xml:space="preserve"> </w:t>
      </w:r>
      <w:r w:rsidR="003203C3" w:rsidRPr="00621204">
        <w:rPr>
          <w:lang w:val="en-GB"/>
        </w:rPr>
        <w:t xml:space="preserve">Screen printed pressure sensor placed under the seating cushion </w:t>
      </w:r>
      <w:r w:rsidR="003203C3" w:rsidRPr="00621204">
        <w:rPr>
          <w:lang w:val="en-GB"/>
        </w:rPr>
        <w:fldChar w:fldCharType="begin"/>
      </w:r>
      <w:r w:rsidR="005233B7">
        <w:rPr>
          <w:lang w:val="en-GB"/>
        </w:rPr>
        <w:instrText xml:space="preserve"> ADDIN ZOTERO_ITEM CSL_CITATION {"citationID":"eJsr4hOm","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rsidRPr="00621204">
        <w:rPr>
          <w:lang w:val="en-GB"/>
        </w:rPr>
        <w:fldChar w:fldCharType="separate"/>
      </w:r>
      <w:r w:rsidR="005233B7" w:rsidRPr="005233B7">
        <w:t>[50]</w:t>
      </w:r>
      <w:r w:rsidR="003203C3"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621204">
              <w:rPr>
                <w:lang w:val="en-GB"/>
                <w:rPrChange w:id="11" w:author="Janusz Kulon" w:date="2024-01-18T12:44:00Z">
                  <w:rPr/>
                </w:rPrChange>
              </w:rPr>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4CD2020D" w:rsidR="00AF40AD" w:rsidRPr="00621204"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1CF01FF4"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Chair fitted with 19 FSR sensor</w:t>
      </w:r>
      <w:r w:rsidR="003D0987" w:rsidRPr="00621204">
        <w:rPr>
          <w:lang w:val="en-GB"/>
        </w:rPr>
        <w:t>s</w:t>
      </w:r>
      <w:r w:rsidR="00564620">
        <w:rPr>
          <w:lang w:val="en-GB"/>
        </w:rPr>
        <w:t xml:space="preserve"> </w:t>
      </w:r>
      <w:r w:rsidR="00564620" w:rsidRPr="00564620">
        <w:rPr>
          <w:color w:val="FF0000"/>
          <w:lang w:val="en-GB"/>
        </w:rPr>
        <w:t>Reproduced with Permission</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77777777" w:rsidR="00D71F6C" w:rsidRPr="00621204" w:rsidRDefault="00D71F6C" w:rsidP="00D71F6C">
      <w:pPr>
        <w:pStyle w:val="MDPI52figure"/>
        <w:rPr>
          <w:lang w:val="en-GB"/>
        </w:rPr>
      </w:pPr>
      <w:r w:rsidRPr="00621204">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46D61D28" w14:textId="7A68B2BF" w:rsidR="002902DA" w:rsidRDefault="002902DA" w:rsidP="002902D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13C6C16C" w14:textId="77777777" w:rsidR="002902DA" w:rsidRDefault="002902DA" w:rsidP="00F66393">
      <w:pPr>
        <w:pStyle w:val="MDPI31text"/>
        <w:rPr>
          <w:lang w:val="en-GB"/>
        </w:rPr>
      </w:pP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0F1CA2F0" w:rsidR="00617BCB" w:rsidRPr="00621204" w:rsidRDefault="00617BCB" w:rsidP="00D45936">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 employed, with many achieving a high classification accuracy rate of 90%. Despite these successes, </w:t>
      </w:r>
      <w:r w:rsidRPr="00621204">
        <w:rPr>
          <w:lang w:val="en-GB"/>
        </w:rPr>
        <w:lastRenderedPageBreak/>
        <w:t xml:space="preserve">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77777777" w:rsidR="009B7C0A" w:rsidRPr="00621204" w:rsidRDefault="00617BCB" w:rsidP="00D45936">
      <w:pPr>
        <w:pStyle w:val="MDPI31text"/>
        <w:rPr>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2" w:name="_Hlk89945590"/>
      <w:bookmarkStart w:id="13" w:name="_Hlk60054323"/>
      <w:r w:rsidRPr="00621204">
        <w:rPr>
          <w:b/>
          <w:lang w:val="en-GB"/>
        </w:rPr>
        <w:t xml:space="preserve">Institutional Review Board Statement: </w:t>
      </w:r>
      <w:r w:rsidR="001718DC" w:rsidRPr="00621204">
        <w:rPr>
          <w:lang w:val="en-GB"/>
        </w:rPr>
        <w:t>Not applicable</w:t>
      </w:r>
    </w:p>
    <w:bookmarkEnd w:id="12"/>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13"/>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2DEFF636" w14:textId="77777777" w:rsidR="000A5D3F" w:rsidRDefault="007A08BB" w:rsidP="000A5D3F">
      <w:pPr>
        <w:pStyle w:val="Bibliography"/>
      </w:pPr>
      <w:r w:rsidRPr="00621204">
        <w:fldChar w:fldCharType="begin"/>
      </w:r>
      <w:r w:rsidR="00663106">
        <w:instrText xml:space="preserve"> ADDIN ZOTERO_BIBL {"uncited":[],"omitted":[],"custom":[]} CSL_BIBLIOGRAPHY </w:instrText>
      </w:r>
      <w:r w:rsidRPr="00621204">
        <w:fldChar w:fldCharType="separate"/>
      </w:r>
      <w:r w:rsidR="000A5D3F">
        <w:t xml:space="preserve">1. </w:t>
      </w:r>
      <w:r w:rsidR="000A5D3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A5D3F">
        <w:rPr>
          <w:i/>
          <w:iCs/>
        </w:rPr>
        <w:t>The Lancet Rheumatology</w:t>
      </w:r>
      <w:r w:rsidR="000A5D3F">
        <w:t xml:space="preserve"> </w:t>
      </w:r>
      <w:r w:rsidR="000A5D3F">
        <w:rPr>
          <w:b/>
          <w:bCs/>
        </w:rPr>
        <w:t>2023</w:t>
      </w:r>
      <w:r w:rsidR="000A5D3F">
        <w:t xml:space="preserve">, </w:t>
      </w:r>
      <w:r w:rsidR="000A5D3F">
        <w:rPr>
          <w:i/>
          <w:iCs/>
        </w:rPr>
        <w:t>5</w:t>
      </w:r>
      <w:r w:rsidR="000A5D3F">
        <w:t>, e670–e682, doi:10.1016/S2665-9913(23)00232-1.</w:t>
      </w:r>
    </w:p>
    <w:p w14:paraId="69C539BA" w14:textId="77777777" w:rsidR="000A5D3F" w:rsidRDefault="000A5D3F" w:rsidP="000A5D3F">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E4489AF" w14:textId="77777777" w:rsidR="000A5D3F" w:rsidRDefault="000A5D3F" w:rsidP="000A5D3F">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662D4BE" w14:textId="77777777" w:rsidR="000A5D3F" w:rsidRDefault="000A5D3F" w:rsidP="000A5D3F">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8885285" w14:textId="77777777" w:rsidR="000A5D3F" w:rsidRDefault="000A5D3F" w:rsidP="000A5D3F">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0D27575" w14:textId="77777777" w:rsidR="000A5D3F" w:rsidRDefault="000A5D3F" w:rsidP="000A5D3F">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F0EBBC" w14:textId="77777777" w:rsidR="000A5D3F" w:rsidRDefault="000A5D3F" w:rsidP="000A5D3F">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9906A3B" w14:textId="77777777" w:rsidR="000A5D3F" w:rsidRDefault="000A5D3F" w:rsidP="000A5D3F">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4483897" w14:textId="77777777" w:rsidR="000A5D3F" w:rsidRDefault="000A5D3F" w:rsidP="000A5D3F">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1AFECEC" w14:textId="77777777" w:rsidR="000A5D3F" w:rsidRDefault="000A5D3F" w:rsidP="000A5D3F">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520DB26" w14:textId="77777777" w:rsidR="000A5D3F" w:rsidRDefault="000A5D3F" w:rsidP="000A5D3F">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78840A3B" w14:textId="77777777" w:rsidR="000A5D3F" w:rsidRDefault="000A5D3F" w:rsidP="000A5D3F">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C8979EF" w14:textId="77777777" w:rsidR="000A5D3F" w:rsidRDefault="000A5D3F" w:rsidP="000A5D3F">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117B372" w14:textId="77777777" w:rsidR="000A5D3F" w:rsidRDefault="000A5D3F" w:rsidP="000A5D3F">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54BEC5D" w14:textId="77777777" w:rsidR="000A5D3F" w:rsidRDefault="000A5D3F" w:rsidP="000A5D3F">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CB77E5C" w14:textId="77777777" w:rsidR="000A5D3F" w:rsidRDefault="000A5D3F" w:rsidP="000A5D3F">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76774957" w14:textId="77777777" w:rsidR="000A5D3F" w:rsidRDefault="000A5D3F" w:rsidP="000A5D3F">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5945781A" w14:textId="77777777" w:rsidR="000A5D3F" w:rsidRDefault="000A5D3F" w:rsidP="000A5D3F">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91D740E" w14:textId="77777777" w:rsidR="000A5D3F" w:rsidRDefault="000A5D3F" w:rsidP="000A5D3F">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FA2B87" w14:textId="77777777" w:rsidR="000A5D3F" w:rsidRDefault="000A5D3F" w:rsidP="000A5D3F">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6D64D034" w14:textId="77777777" w:rsidR="000A5D3F" w:rsidRDefault="000A5D3F" w:rsidP="000A5D3F">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F9445E3" w14:textId="77777777" w:rsidR="000A5D3F" w:rsidRDefault="000A5D3F" w:rsidP="000A5D3F">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649FDFE" w14:textId="77777777" w:rsidR="000A5D3F" w:rsidRDefault="000A5D3F" w:rsidP="000A5D3F">
      <w:pPr>
        <w:pStyle w:val="Bibliography"/>
      </w:pPr>
      <w:r>
        <w:lastRenderedPageBreak/>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FA1BBA9" w14:textId="77777777" w:rsidR="000A5D3F" w:rsidRDefault="000A5D3F" w:rsidP="000A5D3F">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AA919AF" w14:textId="77777777" w:rsidR="000A5D3F" w:rsidRDefault="000A5D3F" w:rsidP="000A5D3F">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244B3FDE" w14:textId="77777777" w:rsidR="000A5D3F" w:rsidRDefault="000A5D3F" w:rsidP="000A5D3F">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5DDF3B3" w14:textId="77777777" w:rsidR="000A5D3F" w:rsidRDefault="000A5D3F" w:rsidP="000A5D3F">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DB01E0" w14:textId="77777777" w:rsidR="000A5D3F" w:rsidRDefault="000A5D3F" w:rsidP="000A5D3F">
      <w:pPr>
        <w:pStyle w:val="Bibliography"/>
      </w:pPr>
      <w:r>
        <w:t xml:space="preserve">28. </w:t>
      </w:r>
      <w:r>
        <w:tab/>
        <w:t>Ohmite Ohmite FSR Series Integration Guide: Force Sensing Resistor 2018.</w:t>
      </w:r>
    </w:p>
    <w:p w14:paraId="12E3E54A" w14:textId="77777777" w:rsidR="000A5D3F" w:rsidRDefault="000A5D3F" w:rsidP="000A5D3F">
      <w:pPr>
        <w:pStyle w:val="Bibliography"/>
      </w:pPr>
      <w:r>
        <w:t xml:space="preserve">29. </w:t>
      </w:r>
      <w:r>
        <w:tab/>
        <w:t>Interlink Electronics FSR 402 Data Sheet.</w:t>
      </w:r>
    </w:p>
    <w:p w14:paraId="4BE00579" w14:textId="77777777" w:rsidR="000A5D3F" w:rsidRDefault="000A5D3F" w:rsidP="000A5D3F">
      <w:pPr>
        <w:pStyle w:val="Bibliography"/>
      </w:pPr>
      <w:r>
        <w:t xml:space="preserve">30. </w:t>
      </w:r>
      <w:r>
        <w:tab/>
        <w:t>Interlink Electronics FSR 406 Data Sheet.</w:t>
      </w:r>
    </w:p>
    <w:p w14:paraId="6C3ED8A2" w14:textId="77777777" w:rsidR="000A5D3F" w:rsidRDefault="000A5D3F" w:rsidP="000A5D3F">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209AB59" w14:textId="77777777" w:rsidR="000A5D3F" w:rsidRDefault="000A5D3F" w:rsidP="000A5D3F">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7FF4FC6" w14:textId="77777777" w:rsidR="000A5D3F" w:rsidRDefault="000A5D3F" w:rsidP="000A5D3F">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8A41B9F" w14:textId="77777777" w:rsidR="000A5D3F" w:rsidRDefault="000A5D3F" w:rsidP="000A5D3F">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AC4818B" w14:textId="77777777" w:rsidR="000A5D3F" w:rsidRDefault="000A5D3F" w:rsidP="000A5D3F">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5FAAA914" w14:textId="77777777" w:rsidR="000A5D3F" w:rsidRDefault="000A5D3F" w:rsidP="000A5D3F">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256093" w14:textId="77777777" w:rsidR="000A5D3F" w:rsidRDefault="000A5D3F" w:rsidP="000A5D3F">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1F6A7FF" w14:textId="77777777" w:rsidR="000A5D3F" w:rsidRDefault="000A5D3F" w:rsidP="000A5D3F">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E9784C7" w14:textId="77777777" w:rsidR="000A5D3F" w:rsidRDefault="000A5D3F" w:rsidP="000A5D3F">
      <w:pPr>
        <w:pStyle w:val="Bibliography"/>
      </w:pPr>
      <w:r>
        <w:t xml:space="preserve">39. </w:t>
      </w:r>
      <w:r>
        <w:tab/>
        <w:t>SpectraSymbol Flex Sensor Data Sheet 2014.</w:t>
      </w:r>
    </w:p>
    <w:p w14:paraId="45CDA767" w14:textId="77777777" w:rsidR="000A5D3F" w:rsidRDefault="000A5D3F" w:rsidP="000A5D3F">
      <w:pPr>
        <w:pStyle w:val="Bibliography"/>
      </w:pPr>
      <w:r>
        <w:t xml:space="preserve">40. </w:t>
      </w:r>
      <w:r>
        <w:tab/>
        <w:t>SpectraSymbol Flex Sensor 2.2.</w:t>
      </w:r>
    </w:p>
    <w:p w14:paraId="7D9BF48E" w14:textId="77777777" w:rsidR="000A5D3F" w:rsidRDefault="000A5D3F" w:rsidP="000A5D3F">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301D921" w14:textId="77777777" w:rsidR="000A5D3F" w:rsidRDefault="000A5D3F" w:rsidP="000A5D3F">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8F3B668" w14:textId="77777777" w:rsidR="000A5D3F" w:rsidRDefault="000A5D3F" w:rsidP="000A5D3F">
      <w:pPr>
        <w:pStyle w:val="Bibliography"/>
      </w:pPr>
      <w:r>
        <w:t xml:space="preserve">43. </w:t>
      </w:r>
      <w:r>
        <w:tab/>
        <w:t xml:space="preserve">Mallare, J.C.T.; Pineda, D.F.G.; Trinidad, G.M.; Serafica, R.D.; Villanueva, J.B.K.; Dela Cruz, A.R.; Vicerra, R.R.P.; Serrano, K.K.D.; Roxas, E.A. Sitting Posture Assessment Using Computer Vision. In Proceedings of the 2017IEEE </w:t>
      </w:r>
      <w:r>
        <w:lastRenderedPageBreak/>
        <w:t>9th International Conference on Humanoid, Nanotechnology, Information Technology, Communication and Control, Environment and Management (HNICEM); IEEE: Manila, Philippines, December 2017; pp. 1–5.</w:t>
      </w:r>
    </w:p>
    <w:p w14:paraId="18A99172" w14:textId="77777777" w:rsidR="000A5D3F" w:rsidRDefault="000A5D3F" w:rsidP="000A5D3F">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C3D77D7" w14:textId="77777777" w:rsidR="000A5D3F" w:rsidRDefault="000A5D3F" w:rsidP="000A5D3F">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D2B3A24" w14:textId="77777777" w:rsidR="000A5D3F" w:rsidRDefault="000A5D3F" w:rsidP="000A5D3F">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1E62320D" w14:textId="77777777" w:rsidR="000A5D3F" w:rsidRDefault="000A5D3F" w:rsidP="000A5D3F">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826CE53" w14:textId="77777777" w:rsidR="000A5D3F" w:rsidRDefault="000A5D3F" w:rsidP="000A5D3F">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C6296F" w14:textId="77777777" w:rsidR="000A5D3F" w:rsidRDefault="000A5D3F" w:rsidP="000A5D3F">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43054A7" w14:textId="77777777" w:rsidR="000A5D3F" w:rsidRDefault="000A5D3F" w:rsidP="000A5D3F">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2C4F86" w14:textId="77777777" w:rsidR="000A5D3F" w:rsidRDefault="000A5D3F" w:rsidP="000A5D3F">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7F3C51C" w14:textId="77777777" w:rsidR="000A5D3F" w:rsidRDefault="000A5D3F" w:rsidP="000A5D3F">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DDD9FB5" w14:textId="77777777" w:rsidR="000A5D3F" w:rsidRDefault="000A5D3F" w:rsidP="000A5D3F">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A44C91A" w14:textId="77777777" w:rsidR="000A5D3F" w:rsidRDefault="000A5D3F" w:rsidP="000A5D3F">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BE3EF4B" w14:textId="77777777" w:rsidR="000A5D3F" w:rsidRDefault="000A5D3F" w:rsidP="000A5D3F">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25FEC09" w14:textId="77777777" w:rsidR="000A5D3F" w:rsidRDefault="000A5D3F" w:rsidP="000A5D3F">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4EEDC4E" w14:textId="77777777" w:rsidR="000A5D3F" w:rsidRDefault="000A5D3F" w:rsidP="000A5D3F">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A86574D" w14:textId="77777777" w:rsidR="000A5D3F" w:rsidRDefault="000A5D3F" w:rsidP="000A5D3F">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ED0234E" w14:textId="77777777" w:rsidR="000A5D3F" w:rsidRDefault="000A5D3F" w:rsidP="000A5D3F">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w:t>
      </w:r>
      <w:r>
        <w:lastRenderedPageBreak/>
        <w:t>puter and Information Science; Springer Berlin Heidelberg: Berlin, Heidelberg, 2013; Vol. 383, pp. 182–191 ISBN 978-3-642-41012-3.</w:t>
      </w:r>
    </w:p>
    <w:p w14:paraId="61E72467" w14:textId="77777777" w:rsidR="000A5D3F" w:rsidRDefault="000A5D3F" w:rsidP="000A5D3F">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B6C5EAD" w14:textId="77777777" w:rsidR="000A5D3F" w:rsidRDefault="000A5D3F" w:rsidP="000A5D3F">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7791C32" w14:textId="77777777" w:rsidR="000A5D3F" w:rsidRDefault="000A5D3F" w:rsidP="000A5D3F">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C3B5BB1" w14:textId="77777777" w:rsidR="000A5D3F" w:rsidRDefault="000A5D3F" w:rsidP="000A5D3F">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1C39719D" w14:textId="77777777" w:rsidR="000A5D3F" w:rsidRDefault="000A5D3F" w:rsidP="000A5D3F">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2C8657B" w14:textId="77777777" w:rsidR="000A5D3F" w:rsidRDefault="000A5D3F" w:rsidP="000A5D3F">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CEA0A88" w14:textId="77777777" w:rsidR="000A5D3F" w:rsidRDefault="000A5D3F" w:rsidP="000A5D3F">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9A2DDFE" w14:textId="77777777" w:rsidR="000A5D3F" w:rsidRDefault="000A5D3F" w:rsidP="000A5D3F">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82B4A43" w14:textId="77777777" w:rsidR="000A5D3F" w:rsidRDefault="000A5D3F" w:rsidP="000A5D3F">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FCCE93F" w14:textId="77777777" w:rsidR="000A5D3F" w:rsidRDefault="000A5D3F" w:rsidP="000A5D3F">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631CE7EE" w14:textId="77777777" w:rsidR="000A5D3F" w:rsidRDefault="000A5D3F" w:rsidP="000A5D3F">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66FA91B1" w14:textId="77777777" w:rsidR="000A5D3F" w:rsidRDefault="000A5D3F" w:rsidP="000A5D3F">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5B41349" w14:textId="77777777" w:rsidR="000A5D3F" w:rsidRDefault="000A5D3F" w:rsidP="000A5D3F">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854A525" w14:textId="77777777" w:rsidR="000A5D3F" w:rsidRDefault="000A5D3F" w:rsidP="000A5D3F">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FA18159"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21204">
        <w:rPr>
          <w:lang w:val="en-GB"/>
        </w:rPr>
        <w:t>instructions</w:t>
      </w:r>
      <w:proofErr w:type="gramEnd"/>
      <w:r w:rsidRPr="00621204">
        <w:rPr>
          <w:lang w:val="en-GB"/>
        </w:rPr>
        <w:t xml:space="preserve"> or products referred to in the content.</w:t>
      </w:r>
    </w:p>
    <w:sectPr w:rsidR="00E93210" w:rsidRPr="00B958EA" w:rsidSect="00601AF3">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54125" w14:textId="77777777" w:rsidR="00601AF3" w:rsidRPr="00621204" w:rsidRDefault="00601AF3">
      <w:pPr>
        <w:spacing w:line="240" w:lineRule="auto"/>
      </w:pPr>
      <w:r w:rsidRPr="00621204">
        <w:separator/>
      </w:r>
    </w:p>
  </w:endnote>
  <w:endnote w:type="continuationSeparator" w:id="0">
    <w:p w14:paraId="6C388AB4" w14:textId="77777777" w:rsidR="00601AF3" w:rsidRPr="00621204" w:rsidRDefault="00601AF3">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14"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15" w:author="Janusz Kulon" w:date="2024-01-18T12:44:00Z">
          <w:rPr>
            <w:lang w:val="fr-CH"/>
          </w:rPr>
        </w:rPrChange>
      </w:rPr>
      <w:tab/>
    </w:r>
    <w:r w:rsidRPr="00621204">
      <w:rPr>
        <w:lang w:val="en-GB"/>
        <w:rPrChange w:id="16"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3BB4C" w14:textId="77777777" w:rsidR="00601AF3" w:rsidRPr="00621204" w:rsidRDefault="00601AF3">
      <w:pPr>
        <w:spacing w:line="240" w:lineRule="auto"/>
      </w:pPr>
      <w:r w:rsidRPr="00621204">
        <w:separator/>
      </w:r>
    </w:p>
  </w:footnote>
  <w:footnote w:type="continuationSeparator" w:id="0">
    <w:p w14:paraId="1C4EFCEC" w14:textId="77777777" w:rsidR="00601AF3" w:rsidRPr="00621204" w:rsidRDefault="00601AF3">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14A5"/>
    <w:rsid w:val="00761BFC"/>
    <w:rsid w:val="007627CE"/>
    <w:rsid w:val="007636CB"/>
    <w:rsid w:val="00764085"/>
    <w:rsid w:val="00764D84"/>
    <w:rsid w:val="00765CFC"/>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788"/>
    <w:rsid w:val="00DA7C8B"/>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18EC614D-FDE1-4E47-A39F-E61DCC573B5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132F7CAA-1713-4690-8D23-88DC46B31D6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393337D3-F9A5-4C9A-A927-AC253774772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EABD0B0A-B79C-4EFF-8C28-F6DEB62A0D4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B0FFFA3-ED41-481F-92F5-95CDF0A289A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BBA85956-D556-4EEF-9E15-8C9E6DF316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13EBB0D4-C7E6-4629-BF2D-7D9AADD064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BBE3E774-D856-40A9-8061-0839FCB1A59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88821126-94AC-4CB8-8D8D-B9BE37123F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436C75D2-38ED-4FAC-B24A-6CC943E7D59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F961385B-DF5D-4BFE-A38C-D3F0A84D542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519</TotalTime>
  <Pages>21</Pages>
  <Words>40517</Words>
  <Characters>230950</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4</cp:revision>
  <cp:lastPrinted>2024-03-03T23:01:00Z</cp:lastPrinted>
  <dcterms:created xsi:type="dcterms:W3CDTF">2024-01-18T09:54:00Z</dcterms:created>
  <dcterms:modified xsi:type="dcterms:W3CDTF">2024-03-0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